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:rsidR="00A647DB" w:rsidRDefault="00A647DB" w:rsidP="00A647DB">
      <w:pPr>
        <w:rPr>
          <w:rFonts w:ascii="Times New Roman" w:hAnsi="Times New Roman" w:cs="Times New Roman"/>
          <w:b/>
          <w:sz w:val="22"/>
          <w:szCs w:val="22"/>
        </w:rPr>
      </w:pPr>
      <w:r w:rsidRPr="00B615C1">
        <w:rPr>
          <w:rFonts w:ascii="Times New Roman" w:hAnsi="Times New Roman" w:cs="Times New Roman"/>
          <w:b/>
          <w:sz w:val="22"/>
          <w:szCs w:val="22"/>
        </w:rPr>
        <w:t xml:space="preserve">Supplemental File </w:t>
      </w:r>
      <w:r>
        <w:rPr>
          <w:rFonts w:ascii="Times New Roman" w:hAnsi="Times New Roman" w:cs="Times New Roman"/>
          <w:b/>
          <w:sz w:val="22"/>
          <w:szCs w:val="22"/>
        </w:rPr>
        <w:t>2</w:t>
      </w:r>
    </w:p>
    <w:p w:rsidR="00A647DB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***********************************</w:t>
      </w:r>
      <w:r>
        <w:rPr>
          <w:rFonts w:ascii="Times New Roman" w:hAnsi="Times New Roman" w:cs="Times New Roman"/>
          <w:sz w:val="22"/>
          <w:szCs w:val="22"/>
        </w:rPr>
        <w:t>*********</w:t>
      </w:r>
    </w:p>
    <w:p w:rsidR="00A647DB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 </w:t>
      </w:r>
      <w:r>
        <w:rPr>
          <w:rFonts w:ascii="Times New Roman" w:hAnsi="Times New Roman" w:cs="Times New Roman"/>
          <w:sz w:val="22"/>
          <w:szCs w:val="22"/>
        </w:rPr>
        <w:t>Supplemental File 2 – GBTM Example Do-File (Stata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***********************************</w:t>
      </w:r>
      <w:r>
        <w:rPr>
          <w:rFonts w:ascii="Times New Roman" w:hAnsi="Times New Roman" w:cs="Times New Roman"/>
          <w:sz w:val="22"/>
          <w:szCs w:val="22"/>
        </w:rPr>
        <w:t>*********</w:t>
      </w:r>
    </w:p>
    <w:p w:rsidR="00A647DB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Default="00A647DB" w:rsidP="00A647DB">
      <w:pPr>
        <w:rPr>
          <w:rFonts w:ascii="Times New Roman" w:hAnsi="Times New Roman" w:cs="Times New Roman"/>
          <w:sz w:val="22"/>
          <w:szCs w:val="22"/>
        </w:rPr>
      </w:pPr>
      <w:r>
        <w:rPr>
          <w:rFonts w:ascii="Times New Roman" w:hAnsi="Times New Roman" w:cs="Times New Roman"/>
          <w:sz w:val="22"/>
          <w:szCs w:val="22"/>
        </w:rPr>
        <w:t xml:space="preserve">** download </w:t>
      </w:r>
      <w:proofErr w:type="spellStart"/>
      <w:r>
        <w:rPr>
          <w:rFonts w:ascii="Times New Roman" w:hAnsi="Times New Roman" w:cs="Times New Roman"/>
          <w:i/>
          <w:iCs/>
          <w:sz w:val="22"/>
          <w:szCs w:val="22"/>
        </w:rPr>
        <w:t>traj</w:t>
      </w:r>
      <w:proofErr w:type="spellEnd"/>
      <w:r>
        <w:rPr>
          <w:rFonts w:ascii="Times New Roman" w:hAnsi="Times New Roman" w:cs="Times New Roman"/>
          <w:i/>
          <w:iCs/>
          <w:sz w:val="22"/>
          <w:szCs w:val="22"/>
        </w:rPr>
        <w:t xml:space="preserve"> </w:t>
      </w:r>
      <w:r>
        <w:rPr>
          <w:rFonts w:ascii="Times New Roman" w:hAnsi="Times New Roman" w:cs="Times New Roman"/>
          <w:sz w:val="22"/>
          <w:szCs w:val="22"/>
        </w:rPr>
        <w:t xml:space="preserve">package for Stata </w:t>
      </w:r>
      <w:r>
        <w:rPr>
          <w:rFonts w:ascii="Times New Roman" w:hAnsi="Times New Roman" w:cs="Times New Roman"/>
          <w:sz w:val="22"/>
          <w:szCs w:val="22"/>
        </w:rPr>
        <w:fldChar w:fldCharType="begin"/>
      </w:r>
      <w:r>
        <w:rPr>
          <w:rFonts w:ascii="Times New Roman" w:hAnsi="Times New Roman" w:cs="Times New Roman"/>
          <w:sz w:val="22"/>
          <w:szCs w:val="22"/>
        </w:rPr>
        <w:instrText xml:space="preserve"> ADDIN EN.CITE &lt;EndNote&gt;&lt;Cite&gt;&lt;Author&gt;Jones&lt;/Author&gt;&lt;Year&gt;2013&lt;/Year&gt;&lt;RecNum&gt;34&lt;/RecNum&gt;&lt;DisplayText&gt;(Jones &amp;amp; Nagin, 2013)&lt;/DisplayText&gt;&lt;record&gt;&lt;rec-number&gt;34&lt;/rec-number&gt;&lt;foreign-keys&gt;&lt;key app="EN" db-id="wz20zd0sopf22pessx85t9f8ddaav95a2wpp" timestamp="1591662806"&gt;34&lt;/key&gt;&lt;/foreign-keys&gt;&lt;ref-type name="Journal Article"&gt;17&lt;/ref-type&gt;&lt;contributors&gt;&lt;authors&gt;&lt;author&gt;Jones, Bobby L&lt;/author&gt;&lt;author&gt;Nagin, Daniel S&lt;/author&gt;&lt;/authors&gt;&lt;/contributors&gt;&lt;titles&gt;&lt;title&gt;A note on a Stata plugin for estimating group-based trajectory models&lt;/title&gt;&lt;secondary-title&gt;Sociological Methods &amp;amp; Research&lt;/secondary-title&gt;&lt;/titles&gt;&lt;periodical&gt;&lt;full-title&gt;Sociological Methods &amp;amp; Research&lt;/full-title&gt;&lt;/periodical&gt;&lt;pages&gt;608-613&lt;/pages&gt;&lt;volume&gt;42&lt;/volume&gt;&lt;number&gt;4&lt;/number&gt;&lt;dates&gt;&lt;year&gt;2013&lt;/year&gt;&lt;/dates&gt;&lt;isbn&gt;0049-1241&lt;/isbn&gt;&lt;urls&gt;&lt;/urls&gt;&lt;electronic-resource-num&gt;10.1177/0049124113503141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</w:rPr>
        <w:fldChar w:fldCharType="separate"/>
      </w:r>
      <w:r>
        <w:rPr>
          <w:rFonts w:ascii="Times New Roman" w:hAnsi="Times New Roman" w:cs="Times New Roman"/>
          <w:noProof/>
          <w:sz w:val="22"/>
          <w:szCs w:val="22"/>
        </w:rPr>
        <w:t>(Jones &amp; Nagin, 2013)</w:t>
      </w:r>
      <w:r>
        <w:rPr>
          <w:rFonts w:ascii="Times New Roman" w:hAnsi="Times New Roman" w:cs="Times New Roman"/>
          <w:sz w:val="22"/>
          <w:szCs w:val="22"/>
        </w:rPr>
        <w:fldChar w:fldCharType="end"/>
      </w:r>
    </w:p>
    <w:p w:rsidR="00A647DB" w:rsidRPr="009C58A0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9C58A0">
        <w:rPr>
          <w:rFonts w:ascii="Times New Roman" w:hAnsi="Times New Roman" w:cs="Times New Roman"/>
          <w:sz w:val="22"/>
          <w:szCs w:val="22"/>
        </w:rPr>
        <w:t>net from http://www.andrew.cmu.edu/user/bjones/traj</w:t>
      </w:r>
    </w:p>
    <w:p w:rsidR="00A647DB" w:rsidRPr="009C58A0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9C58A0">
        <w:rPr>
          <w:rFonts w:ascii="Times New Roman" w:hAnsi="Times New Roman" w:cs="Times New Roman"/>
          <w:sz w:val="22"/>
          <w:szCs w:val="22"/>
        </w:rPr>
        <w:t xml:space="preserve">net install </w:t>
      </w:r>
      <w:proofErr w:type="spellStart"/>
      <w:r w:rsidRPr="009C58A0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9C58A0">
        <w:rPr>
          <w:rFonts w:ascii="Times New Roman" w:hAnsi="Times New Roman" w:cs="Times New Roman"/>
          <w:sz w:val="22"/>
          <w:szCs w:val="22"/>
        </w:rPr>
        <w:t>, force</w:t>
      </w:r>
    </w:p>
    <w:p w:rsidR="00A647DB" w:rsidRPr="009C58A0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9C58A0">
        <w:rPr>
          <w:rFonts w:ascii="Times New Roman" w:hAnsi="Times New Roman" w:cs="Times New Roman"/>
          <w:sz w:val="22"/>
          <w:szCs w:val="22"/>
        </w:rPr>
        <w:t xml:space="preserve">help </w:t>
      </w:r>
      <w:proofErr w:type="spellStart"/>
      <w:r w:rsidRPr="009C58A0">
        <w:rPr>
          <w:rFonts w:ascii="Times New Roman" w:hAnsi="Times New Roman" w:cs="Times New Roman"/>
          <w:sz w:val="22"/>
          <w:szCs w:val="22"/>
        </w:rPr>
        <w:t>traj</w:t>
      </w:r>
      <w:proofErr w:type="spellEnd"/>
    </w:p>
    <w:p w:rsidR="00A647DB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Square Root Transform Outcome (Step 2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Alcohol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1 = sqrt(alcohol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2 = sqrt(alcohol2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3 = sqrt(alcohol3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4 = sqrt(alcohol4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5 = sqrt(alcohol5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6 = sqrt(alcohol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7 = sqrt(alcohol7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8 = sqrt(alcohol8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9 = sqrt(alcohol9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10 = sqrt(alcohol10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11 = sqrt(alcohol1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12 = sqrt(alcohol12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13 = sqrt(alcohol13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alcsq14 = sqrt(alcohol14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 Marijuana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1 = sqrt(marijuana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2 = sqrt(marijuana2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3 = sqrt(marijuana3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4 = sqrt(marijuana4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5 = sqrt(marijuana5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6 = sqrt(marijuana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7 = sqrt(marijuana7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8 = sqrt(marijuana8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9 = sqrt(marijuana9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10 = sqrt(marijuana10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11 = sqrt(marijuana1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12 = sqrt(marijuana12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13 = sqrt(marijuana13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gen mjsq14 = sqrt(marijuana14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** Censored Normal Models **** (Step 3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* Alcohol - 4 Trajectories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cub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3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ab/>
        <w:t>* Plotting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ab/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plot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ci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lastRenderedPageBreak/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2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Alcohol - 5 Trajectories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cub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3 3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3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2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* Marijuana - 4 Trajectories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cub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3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quadrat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2 2 2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1 2 2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Marijuana - 5 Trajectories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 All cubic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3 3 3 3 3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quadrat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2 2 2 2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t_*) order(1 2 2 2 2) min(0) max(6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* ZIP Models *** (Step 3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* Alcohol - 4 Trajectories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cub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3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2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Alcohol - 5 Trajectories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cub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3 3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1 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3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1 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2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(1 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Marijuana - 4 Trajectories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cub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3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(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3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(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lastRenderedPageBreak/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2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(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Marijuana - 5 Trajectories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All quadratic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3 3 3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(1 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2 2 3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(1 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Mixed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2 2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(1 1 1 1 1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* Addition of Covariates to "Best" Models (Step 4) ***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Alcohol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Censored Normal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alc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3 3) min(0) max(6) risk(black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hispanic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other)</w:t>
      </w:r>
      <w:r w:rsidRPr="00650B07">
        <w:rPr>
          <w:rFonts w:ascii="Times New Roman" w:hAnsi="Times New Roman" w:cs="Times New Roman"/>
          <w:sz w:val="22"/>
          <w:szCs w:val="22"/>
        </w:rPr>
        <w:tab/>
        <w:t xml:space="preserve"> </w:t>
      </w:r>
      <w:r w:rsidRPr="00650B07">
        <w:rPr>
          <w:rFonts w:ascii="Times New Roman" w:hAnsi="Times New Roman" w:cs="Times New Roman"/>
          <w:sz w:val="22"/>
          <w:szCs w:val="22"/>
        </w:rPr>
        <w:tab/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ab/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ZIP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alcohol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3 3 3 3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1 1 1 1 1) risk(black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hispanic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other)</w:t>
      </w:r>
      <w:r w:rsidRPr="00650B07">
        <w:rPr>
          <w:rFonts w:ascii="Times New Roman" w:hAnsi="Times New Roman" w:cs="Times New Roman"/>
          <w:sz w:val="22"/>
          <w:szCs w:val="22"/>
        </w:rPr>
        <w:tab/>
        <w:t xml:space="preserve"> 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ab/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* Marijuana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>* Censored Normal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, model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cnorm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>) var(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mjsq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3 2 2) min(0) max(6) risk(black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hispanic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other)</w:t>
      </w: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</w:p>
    <w:p w:rsidR="00A647DB" w:rsidRPr="00650B07" w:rsidRDefault="00A647DB" w:rsidP="00A647DB">
      <w:pPr>
        <w:rPr>
          <w:rFonts w:ascii="Times New Roman" w:hAnsi="Times New Roman" w:cs="Times New Roman"/>
          <w:sz w:val="22"/>
          <w:szCs w:val="22"/>
        </w:rPr>
      </w:pPr>
      <w:r w:rsidRPr="00650B07">
        <w:rPr>
          <w:rFonts w:ascii="Times New Roman" w:hAnsi="Times New Roman" w:cs="Times New Roman"/>
          <w:sz w:val="22"/>
          <w:szCs w:val="22"/>
        </w:rPr>
        <w:t xml:space="preserve">** ZIP </w:t>
      </w:r>
    </w:p>
    <w:p w:rsidR="00A647DB" w:rsidRDefault="00A647DB" w:rsidP="00A647DB">
      <w:pPr>
        <w:rPr>
          <w:rFonts w:ascii="Times New Roman" w:hAnsi="Times New Roman" w:cs="Times New Roman"/>
          <w:sz w:val="22"/>
          <w:szCs w:val="22"/>
        </w:rPr>
      </w:pPr>
      <w:proofErr w:type="spellStart"/>
      <w:r w:rsidRPr="00650B07">
        <w:rPr>
          <w:rFonts w:ascii="Times New Roman" w:hAnsi="Times New Roman" w:cs="Times New Roman"/>
          <w:sz w:val="22"/>
          <w:szCs w:val="22"/>
        </w:rPr>
        <w:t>traj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, model(zip) var(marijuana*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ndep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t_*) order(1 2 2 2 2)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iorder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(1 1 1 1 1) risk(black </w:t>
      </w:r>
      <w:proofErr w:type="spellStart"/>
      <w:r w:rsidRPr="00650B07">
        <w:rPr>
          <w:rFonts w:ascii="Times New Roman" w:hAnsi="Times New Roman" w:cs="Times New Roman"/>
          <w:sz w:val="22"/>
          <w:szCs w:val="22"/>
        </w:rPr>
        <w:t>hispanic</w:t>
      </w:r>
      <w:proofErr w:type="spellEnd"/>
      <w:r w:rsidRPr="00650B07">
        <w:rPr>
          <w:rFonts w:ascii="Times New Roman" w:hAnsi="Times New Roman" w:cs="Times New Roman"/>
          <w:sz w:val="22"/>
          <w:szCs w:val="22"/>
        </w:rPr>
        <w:t xml:space="preserve"> other)</w:t>
      </w:r>
    </w:p>
    <w:p w:rsidR="00F51292" w:rsidRDefault="00B025C9"/>
    <w:sectPr w:rsidR="00F51292" w:rsidSect="00205A8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4D"/>
    <w:family w:val="decorative"/>
    <w:pitch w:val="variable"/>
    <w:sig w:usb0="00000003" w:usb1="1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F42384D"/>
    <w:multiLevelType w:val="hybridMultilevel"/>
    <w:tmpl w:val="6CA6B00C"/>
    <w:lvl w:ilvl="0" w:tplc="87D8E310">
      <w:start w:val="4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32466AAC"/>
    <w:multiLevelType w:val="hybridMultilevel"/>
    <w:tmpl w:val="4BD6C2C8"/>
    <w:lvl w:ilvl="0" w:tplc="ED685AF2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9203E3A"/>
    <w:multiLevelType w:val="hybridMultilevel"/>
    <w:tmpl w:val="4132AA12"/>
    <w:lvl w:ilvl="0" w:tplc="ED86BB2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D8C6230"/>
    <w:multiLevelType w:val="hybridMultilevel"/>
    <w:tmpl w:val="268C1F54"/>
    <w:lvl w:ilvl="0" w:tplc="954023DC">
      <w:start w:val="4"/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B575700"/>
    <w:multiLevelType w:val="hybridMultilevel"/>
    <w:tmpl w:val="284EBE1E"/>
    <w:lvl w:ilvl="0" w:tplc="4872A660">
      <w:start w:val="2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B61044B"/>
    <w:multiLevelType w:val="hybridMultilevel"/>
    <w:tmpl w:val="7324A2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3"/>
  </w:num>
  <w:num w:numId="4">
    <w:abstractNumId w:val="0"/>
  </w:num>
  <w:num w:numId="5">
    <w:abstractNumId w:val="4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647DB"/>
    <w:rsid w:val="00012D3B"/>
    <w:rsid w:val="000130AB"/>
    <w:rsid w:val="00014E09"/>
    <w:rsid w:val="00017791"/>
    <w:rsid w:val="000444EC"/>
    <w:rsid w:val="000B1D5C"/>
    <w:rsid w:val="000F6638"/>
    <w:rsid w:val="0010110A"/>
    <w:rsid w:val="00112A2F"/>
    <w:rsid w:val="0011556F"/>
    <w:rsid w:val="00120A6A"/>
    <w:rsid w:val="00141166"/>
    <w:rsid w:val="001931EA"/>
    <w:rsid w:val="00194C9F"/>
    <w:rsid w:val="001A1BFC"/>
    <w:rsid w:val="001A4DAD"/>
    <w:rsid w:val="001D5BA1"/>
    <w:rsid w:val="001D74DE"/>
    <w:rsid w:val="00200533"/>
    <w:rsid w:val="00205A88"/>
    <w:rsid w:val="00247BB8"/>
    <w:rsid w:val="002519B0"/>
    <w:rsid w:val="00262B39"/>
    <w:rsid w:val="00281B2E"/>
    <w:rsid w:val="002966A4"/>
    <w:rsid w:val="002973FB"/>
    <w:rsid w:val="002C33F0"/>
    <w:rsid w:val="002F5B03"/>
    <w:rsid w:val="002F6CEE"/>
    <w:rsid w:val="00302C93"/>
    <w:rsid w:val="00380305"/>
    <w:rsid w:val="00392DBA"/>
    <w:rsid w:val="003D70E2"/>
    <w:rsid w:val="003E5680"/>
    <w:rsid w:val="003F2DC5"/>
    <w:rsid w:val="003F444F"/>
    <w:rsid w:val="00403476"/>
    <w:rsid w:val="00406F42"/>
    <w:rsid w:val="00421A76"/>
    <w:rsid w:val="00426414"/>
    <w:rsid w:val="004412BF"/>
    <w:rsid w:val="00456F53"/>
    <w:rsid w:val="0046311D"/>
    <w:rsid w:val="0046450B"/>
    <w:rsid w:val="004657D4"/>
    <w:rsid w:val="004738F8"/>
    <w:rsid w:val="004B736A"/>
    <w:rsid w:val="004D67F1"/>
    <w:rsid w:val="004E0112"/>
    <w:rsid w:val="004F517B"/>
    <w:rsid w:val="00552353"/>
    <w:rsid w:val="0058237B"/>
    <w:rsid w:val="005A31E4"/>
    <w:rsid w:val="005E1091"/>
    <w:rsid w:val="00620852"/>
    <w:rsid w:val="00623F1A"/>
    <w:rsid w:val="006322FF"/>
    <w:rsid w:val="00666F4C"/>
    <w:rsid w:val="00681835"/>
    <w:rsid w:val="0069586A"/>
    <w:rsid w:val="006D1336"/>
    <w:rsid w:val="0071365C"/>
    <w:rsid w:val="00746085"/>
    <w:rsid w:val="007501F6"/>
    <w:rsid w:val="00751D86"/>
    <w:rsid w:val="007708FA"/>
    <w:rsid w:val="0079423A"/>
    <w:rsid w:val="007A0BE5"/>
    <w:rsid w:val="007C234E"/>
    <w:rsid w:val="007C2535"/>
    <w:rsid w:val="007E06EC"/>
    <w:rsid w:val="007F72FE"/>
    <w:rsid w:val="008214FE"/>
    <w:rsid w:val="008257C2"/>
    <w:rsid w:val="0083357C"/>
    <w:rsid w:val="00842BA0"/>
    <w:rsid w:val="00880640"/>
    <w:rsid w:val="008932F4"/>
    <w:rsid w:val="008A374B"/>
    <w:rsid w:val="008A7A22"/>
    <w:rsid w:val="008F755E"/>
    <w:rsid w:val="00906259"/>
    <w:rsid w:val="00911680"/>
    <w:rsid w:val="00915423"/>
    <w:rsid w:val="00917C22"/>
    <w:rsid w:val="009307A2"/>
    <w:rsid w:val="00936C41"/>
    <w:rsid w:val="009832D1"/>
    <w:rsid w:val="009A2407"/>
    <w:rsid w:val="009B468C"/>
    <w:rsid w:val="009D4CE5"/>
    <w:rsid w:val="009F66B6"/>
    <w:rsid w:val="00A03DD1"/>
    <w:rsid w:val="00A1440B"/>
    <w:rsid w:val="00A57457"/>
    <w:rsid w:val="00A57631"/>
    <w:rsid w:val="00A647DB"/>
    <w:rsid w:val="00AE0468"/>
    <w:rsid w:val="00AF05A8"/>
    <w:rsid w:val="00B025C9"/>
    <w:rsid w:val="00B30E09"/>
    <w:rsid w:val="00B51908"/>
    <w:rsid w:val="00B578E9"/>
    <w:rsid w:val="00BA1534"/>
    <w:rsid w:val="00BC6BB3"/>
    <w:rsid w:val="00BE32C5"/>
    <w:rsid w:val="00C06E34"/>
    <w:rsid w:val="00C92AFC"/>
    <w:rsid w:val="00CB2CCC"/>
    <w:rsid w:val="00CB2EE7"/>
    <w:rsid w:val="00CC2257"/>
    <w:rsid w:val="00CD4645"/>
    <w:rsid w:val="00CD49FD"/>
    <w:rsid w:val="00CE038E"/>
    <w:rsid w:val="00CE4FC9"/>
    <w:rsid w:val="00CE7D77"/>
    <w:rsid w:val="00D20AB3"/>
    <w:rsid w:val="00D214A7"/>
    <w:rsid w:val="00D31EC2"/>
    <w:rsid w:val="00D4068D"/>
    <w:rsid w:val="00D42AFF"/>
    <w:rsid w:val="00D473D9"/>
    <w:rsid w:val="00D52943"/>
    <w:rsid w:val="00D56BEB"/>
    <w:rsid w:val="00D80F9C"/>
    <w:rsid w:val="00D811D1"/>
    <w:rsid w:val="00D81E4A"/>
    <w:rsid w:val="00DA66BC"/>
    <w:rsid w:val="00DB4951"/>
    <w:rsid w:val="00E11BFA"/>
    <w:rsid w:val="00E539BC"/>
    <w:rsid w:val="00E614C1"/>
    <w:rsid w:val="00E65D57"/>
    <w:rsid w:val="00E67FEA"/>
    <w:rsid w:val="00EB51DD"/>
    <w:rsid w:val="00ED5D3B"/>
    <w:rsid w:val="00F04742"/>
    <w:rsid w:val="00F1333D"/>
    <w:rsid w:val="00F36C8F"/>
    <w:rsid w:val="00F74B41"/>
    <w:rsid w:val="00F8792D"/>
    <w:rsid w:val="00FA23F7"/>
    <w:rsid w:val="00FC5709"/>
    <w:rsid w:val="00FE65D7"/>
    <w:rsid w:val="00FE70A5"/>
    <w:rsid w:val="00FF722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05DB70"/>
  <w15:chartTrackingRefBased/>
  <w15:docId w15:val="{32BC13A6-9AA2-DD47-B799-A31936970F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47DB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A647DB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647DB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A647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647DB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647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647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647D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A647DB"/>
    <w:pPr>
      <w:ind w:left="720"/>
      <w:contextualSpacing/>
    </w:pPr>
  </w:style>
  <w:style w:type="paragraph" w:customStyle="1" w:styleId="para">
    <w:name w:val="para"/>
    <w:basedOn w:val="Normal"/>
    <w:rsid w:val="00A647DB"/>
    <w:pPr>
      <w:spacing w:before="100" w:beforeAutospacing="1" w:after="100" w:afterAutospacing="1"/>
    </w:pPr>
    <w:rPr>
      <w:rFonts w:ascii="Times New Roman" w:eastAsia="Times New Roman" w:hAnsi="Times New Roman" w:cs="Times New Roman"/>
    </w:rPr>
  </w:style>
  <w:style w:type="paragraph" w:styleId="Header">
    <w:name w:val="header"/>
    <w:basedOn w:val="Normal"/>
    <w:link w:val="HeaderChar"/>
    <w:uiPriority w:val="99"/>
    <w:unhideWhenUsed/>
    <w:rsid w:val="00A647D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A647DB"/>
  </w:style>
  <w:style w:type="paragraph" w:styleId="Footer">
    <w:name w:val="footer"/>
    <w:basedOn w:val="Normal"/>
    <w:link w:val="FooterChar"/>
    <w:uiPriority w:val="99"/>
    <w:unhideWhenUsed/>
    <w:rsid w:val="00A647DB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A647DB"/>
  </w:style>
  <w:style w:type="character" w:styleId="PageNumber">
    <w:name w:val="page number"/>
    <w:basedOn w:val="DefaultParagraphFont"/>
    <w:uiPriority w:val="99"/>
    <w:semiHidden/>
    <w:unhideWhenUsed/>
    <w:rsid w:val="00A647DB"/>
  </w:style>
  <w:style w:type="character" w:styleId="LineNumber">
    <w:name w:val="line number"/>
    <w:basedOn w:val="DefaultParagraphFont"/>
    <w:uiPriority w:val="99"/>
    <w:semiHidden/>
    <w:unhideWhenUsed/>
    <w:rsid w:val="00A647DB"/>
  </w:style>
  <w:style w:type="paragraph" w:customStyle="1" w:styleId="Default">
    <w:name w:val="Default"/>
    <w:rsid w:val="00A647DB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paragraph" w:customStyle="1" w:styleId="EndNoteBibliographyTitle">
    <w:name w:val="EndNote Bibliography Title"/>
    <w:basedOn w:val="Normal"/>
    <w:link w:val="EndNoteBibliographyTitleChar"/>
    <w:rsid w:val="00A647DB"/>
    <w:pPr>
      <w:jc w:val="center"/>
    </w:pPr>
    <w:rPr>
      <w:rFonts w:ascii="Times New Roman" w:hAnsi="Times New Roman" w:cs="Times New Roman"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47DB"/>
    <w:rPr>
      <w:rFonts w:ascii="Times New Roman" w:hAnsi="Times New Roman" w:cs="Times New Roman"/>
      <w:sz w:val="22"/>
    </w:rPr>
  </w:style>
  <w:style w:type="paragraph" w:customStyle="1" w:styleId="EndNoteBibliography">
    <w:name w:val="EndNote Bibliography"/>
    <w:basedOn w:val="Normal"/>
    <w:link w:val="EndNoteBibliographyChar"/>
    <w:rsid w:val="00A647DB"/>
    <w:pPr>
      <w:spacing w:line="480" w:lineRule="auto"/>
    </w:pPr>
    <w:rPr>
      <w:rFonts w:ascii="Times New Roman" w:hAnsi="Times New Roman" w:cs="Times New Roman"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647DB"/>
    <w:rPr>
      <w:rFonts w:ascii="Times New Roman" w:hAnsi="Times New Roman" w:cs="Times New Roman"/>
      <w:sz w:val="22"/>
    </w:rPr>
  </w:style>
  <w:style w:type="table" w:styleId="TableGrid">
    <w:name w:val="Table Grid"/>
    <w:basedOn w:val="TableNormal"/>
    <w:uiPriority w:val="39"/>
    <w:rsid w:val="00A647D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647DB"/>
    <w:rPr>
      <w:color w:val="808080"/>
    </w:rPr>
  </w:style>
  <w:style w:type="character" w:customStyle="1" w:styleId="apple-converted-space">
    <w:name w:val="apple-converted-space"/>
    <w:basedOn w:val="DefaultParagraphFont"/>
    <w:rsid w:val="00A647DB"/>
  </w:style>
  <w:style w:type="character" w:styleId="Hyperlink">
    <w:name w:val="Hyperlink"/>
    <w:basedOn w:val="DefaultParagraphFont"/>
    <w:uiPriority w:val="99"/>
    <w:unhideWhenUsed/>
    <w:rsid w:val="00A647DB"/>
    <w:rPr>
      <w:color w:val="0000FF"/>
      <w:u w:val="single"/>
    </w:rPr>
  </w:style>
  <w:style w:type="paragraph" w:styleId="FootnoteText">
    <w:name w:val="footnote text"/>
    <w:basedOn w:val="Normal"/>
    <w:link w:val="FootnoteTextChar"/>
    <w:uiPriority w:val="99"/>
    <w:unhideWhenUsed/>
    <w:rsid w:val="00A647DB"/>
  </w:style>
  <w:style w:type="character" w:customStyle="1" w:styleId="FootnoteTextChar">
    <w:name w:val="Footnote Text Char"/>
    <w:basedOn w:val="DefaultParagraphFont"/>
    <w:link w:val="FootnoteText"/>
    <w:uiPriority w:val="99"/>
    <w:rsid w:val="00A647DB"/>
  </w:style>
  <w:style w:type="character" w:styleId="FootnoteReference">
    <w:name w:val="footnote reference"/>
    <w:basedOn w:val="DefaultParagraphFont"/>
    <w:uiPriority w:val="99"/>
    <w:unhideWhenUsed/>
    <w:rsid w:val="00A647DB"/>
    <w:rPr>
      <w:vertAlign w:val="superscript"/>
    </w:rPr>
  </w:style>
  <w:style w:type="paragraph" w:styleId="Revision">
    <w:name w:val="Revision"/>
    <w:hidden/>
    <w:uiPriority w:val="99"/>
    <w:semiHidden/>
    <w:rsid w:val="00A647DB"/>
  </w:style>
  <w:style w:type="character" w:styleId="UnresolvedMention">
    <w:name w:val="Unresolved Mention"/>
    <w:basedOn w:val="DefaultParagraphFont"/>
    <w:uiPriority w:val="99"/>
    <w:semiHidden/>
    <w:unhideWhenUsed/>
    <w:rsid w:val="00A647D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A647D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53</Words>
  <Characters>4294</Characters>
  <Application>Microsoft Office Word</Application>
  <DocSecurity>0</DocSecurity>
  <Lines>35</Lines>
  <Paragraphs>10</Paragraphs>
  <ScaleCrop>false</ScaleCrop>
  <Company/>
  <LinksUpToDate>false</LinksUpToDate>
  <CharactersWithSpaces>50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rica Wood</dc:creator>
  <cp:keywords/>
  <dc:description/>
  <cp:lastModifiedBy>Erica Wood</cp:lastModifiedBy>
  <cp:revision>2</cp:revision>
  <dcterms:created xsi:type="dcterms:W3CDTF">2020-06-18T15:49:00Z</dcterms:created>
  <dcterms:modified xsi:type="dcterms:W3CDTF">2020-06-18T15:49:00Z</dcterms:modified>
</cp:coreProperties>
</file>